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04823" w14:textId="389FD0B5" w:rsidR="003B47C4" w:rsidRPr="00DB4B1F" w:rsidRDefault="00CA1C62">
      <w:pPr>
        <w:rPr>
          <w:b/>
          <w:bCs/>
        </w:rPr>
      </w:pPr>
      <w:proofErr w:type="spellStart"/>
      <w:r w:rsidRPr="00DB4B1F">
        <w:rPr>
          <w:b/>
          <w:bCs/>
        </w:rPr>
        <w:t>Msc</w:t>
      </w:r>
      <w:proofErr w:type="spellEnd"/>
      <w:r w:rsidR="00DB4B1F">
        <w:rPr>
          <w:b/>
          <w:bCs/>
        </w:rPr>
        <w:t xml:space="preserve"> conversion computer science</w:t>
      </w:r>
      <w:r w:rsidRPr="00DB4B1F">
        <w:rPr>
          <w:b/>
          <w:bCs/>
        </w:rPr>
        <w:t xml:space="preserve"> HCI project proposal</w:t>
      </w:r>
    </w:p>
    <w:p w14:paraId="3DD15E4B" w14:textId="1A72C8EA" w:rsidR="00CA1C62" w:rsidRDefault="00CA1C62">
      <w:r>
        <w:t>Project title:</w:t>
      </w:r>
      <w:r w:rsidR="00D53597">
        <w:t xml:space="preserve"> </w:t>
      </w:r>
      <w:r w:rsidR="00694D14">
        <w:t xml:space="preserve">Virtual reality </w:t>
      </w:r>
      <w:r w:rsidR="00876A66">
        <w:t xml:space="preserve">(VR) </w:t>
      </w:r>
      <w:r w:rsidR="00F25A5E">
        <w:t>rehabilitation/training system with haptic feedback and motion tracking for deve</w:t>
      </w:r>
      <w:r w:rsidR="005C004C">
        <w:t xml:space="preserve">loping touch sense and motor control </w:t>
      </w:r>
    </w:p>
    <w:p w14:paraId="43D69764" w14:textId="018296D5" w:rsidR="00CA1C62" w:rsidRDefault="00CA1C62">
      <w:r>
        <w:t xml:space="preserve">Student name: Stuart Macgregor </w:t>
      </w:r>
    </w:p>
    <w:p w14:paraId="1DF9F9C4" w14:textId="148E2E36" w:rsidR="00CA1C62" w:rsidRDefault="00CA1C62">
      <w:r>
        <w:t>Student ID: 1675920</w:t>
      </w:r>
    </w:p>
    <w:p w14:paraId="6F6FF5A1" w14:textId="7CEE75E8" w:rsidR="00CA1C62" w:rsidRDefault="00CA1C62">
      <w:r>
        <w:t xml:space="preserve">Supervisor name: </w:t>
      </w:r>
      <w:r w:rsidR="00E8157D" w:rsidRPr="00E8157D">
        <w:t>Massimiliano Di Luca</w:t>
      </w:r>
    </w:p>
    <w:p w14:paraId="2B839283" w14:textId="46F7BD92" w:rsidR="00E8157D" w:rsidRDefault="00E8157D">
      <w:r>
        <w:t xml:space="preserve">Project category/topic: </w:t>
      </w:r>
    </w:p>
    <w:p w14:paraId="40C7DCA9" w14:textId="53E93E18" w:rsidR="00E8157D" w:rsidRDefault="00E8157D" w:rsidP="00E8157D">
      <w:pPr>
        <w:pStyle w:val="ListParagraph"/>
        <w:numPr>
          <w:ilvl w:val="0"/>
          <w:numId w:val="1"/>
        </w:numPr>
      </w:pPr>
      <w:r>
        <w:t xml:space="preserve">HCI </w:t>
      </w:r>
    </w:p>
    <w:p w14:paraId="330E184B" w14:textId="77777777" w:rsidR="00A712DD" w:rsidRDefault="00E8157D" w:rsidP="00E8157D">
      <w:r>
        <w:t>Project aim:</w:t>
      </w:r>
      <w:r w:rsidR="00DB4B1F">
        <w:t xml:space="preserve"> </w:t>
      </w:r>
    </w:p>
    <w:p w14:paraId="3BFA2910" w14:textId="5A082B46" w:rsidR="00E8157D" w:rsidRDefault="00F758EA" w:rsidP="00A712DD">
      <w:pPr>
        <w:pStyle w:val="ListParagraph"/>
        <w:numPr>
          <w:ilvl w:val="0"/>
          <w:numId w:val="1"/>
        </w:numPr>
      </w:pPr>
      <w:r>
        <w:t xml:space="preserve">This project aims to create an immersive VR environment where individuals </w:t>
      </w:r>
      <w:r w:rsidR="007F146A">
        <w:t xml:space="preserve">with neurological conditions can engage in controlled motor </w:t>
      </w:r>
      <w:r w:rsidR="001C1009">
        <w:t>movements, while receiving tactile feedback through haptic devices and have their motion</w:t>
      </w:r>
      <w:r w:rsidR="007E2D53">
        <w:t xml:space="preserve"> tracked for progress monitoring. By incorporating haptic feedback and motion tracking, the system provides a </w:t>
      </w:r>
      <w:r w:rsidR="00393F22">
        <w:t>realistic</w:t>
      </w:r>
      <w:r w:rsidR="007E2D53">
        <w:t xml:space="preserve"> </w:t>
      </w:r>
      <w:r w:rsidR="00393F22">
        <w:t xml:space="preserve">and interactive rehabilitation experience, promoting </w:t>
      </w:r>
      <w:r w:rsidR="00BA5807">
        <w:t>motor skill improvement, sensory perception enhancement and overall rehabilitation outcomes</w:t>
      </w:r>
      <w:r w:rsidR="0002179E">
        <w:t>. The overall goal is to contribute to the field of neurorehabilitation by utilising virtual reality</w:t>
      </w:r>
      <w:r w:rsidR="00286C21">
        <w:t xml:space="preserve"> and haptic technology to facilitate rehabilitation of motor control and developing a touch sense. </w:t>
      </w:r>
      <w:r w:rsidR="007F146A">
        <w:t xml:space="preserve"> </w:t>
      </w:r>
    </w:p>
    <w:p w14:paraId="0D7EC4CE" w14:textId="1A7FE137" w:rsidR="00A712DD" w:rsidRDefault="00962B0F" w:rsidP="00A712DD">
      <w:pPr>
        <w:pStyle w:val="ListParagraph"/>
        <w:numPr>
          <w:ilvl w:val="0"/>
          <w:numId w:val="1"/>
        </w:numPr>
      </w:pPr>
      <w:r>
        <w:t xml:space="preserve">The HCI content of this project will include </w:t>
      </w:r>
      <w:r w:rsidR="00E65020">
        <w:t>designing a user-friendly interface</w:t>
      </w:r>
      <w:r w:rsidR="0023171A">
        <w:t xml:space="preserve">, </w:t>
      </w:r>
      <w:r w:rsidR="00BB38D2">
        <w:t>implementing interaction techniques through haptic devices while monitoring</w:t>
      </w:r>
      <w:r w:rsidR="00481700">
        <w:t xml:space="preserve"> </w:t>
      </w:r>
      <w:r w:rsidR="00B82E0B">
        <w:t xml:space="preserve">movement patters of </w:t>
      </w:r>
      <w:r w:rsidR="00E4688C">
        <w:t xml:space="preserve">the participating </w:t>
      </w:r>
      <w:r w:rsidR="00B82E0B">
        <w:t>individuals</w:t>
      </w:r>
      <w:r w:rsidR="00980D75">
        <w:t xml:space="preserve">, and making sure the haptic feedback </w:t>
      </w:r>
      <w:r w:rsidR="001F0109">
        <w:t>provides real time information to the user.</w:t>
      </w:r>
      <w:r w:rsidR="00794F27">
        <w:t xml:space="preserve"> </w:t>
      </w:r>
    </w:p>
    <w:p w14:paraId="232A1A02" w14:textId="25D56563" w:rsidR="00794F27" w:rsidRDefault="00794F27" w:rsidP="00A712DD">
      <w:pPr>
        <w:pStyle w:val="ListParagraph"/>
        <w:numPr>
          <w:ilvl w:val="0"/>
          <w:numId w:val="1"/>
        </w:numPr>
      </w:pPr>
      <w:r>
        <w:t xml:space="preserve">Finally, as this project will be simulating </w:t>
      </w:r>
      <w:r w:rsidR="00DA2D1F">
        <w:t xml:space="preserve">exercises in VR, the exercises can be adapted to the user based on their </w:t>
      </w:r>
      <w:r w:rsidR="007C63FD">
        <w:fldChar w:fldCharType="begin"/>
      </w:r>
      <w:r w:rsidR="007C63FD">
        <w:instrText xml:space="preserve"> ADDIN ZOTERO_ITEM CSL_CITATION {"citationID":"NlL7ghkV","properties":{"formattedCitation":"(Ranzani {\\i{}et al.}, 2020)","plainCitation":"(Ranzani et al., 2020)","noteIndex":0},"citationItems":[{"id":39,"uris":["http://zotero.org/users/local/bxy3x0Si/items/Y2HWA4YN"],"itemData":{"id":39,"type":"article-journal","abstract":"Background Hand function is often impaired after stroke, strongly affecting the ability to perform daily activities. Upper limb robotic devices have been developed to complement rehabilitation therapy offered to persons who suffered a stroke, but they rarely focus on the training of hand sensorimotor function. The primary goal of this study was to evaluate whether robot-assisted therapy of hand function following a neurocognitive approach (i.e., combining motor training with somatosensory and cognitive tasks) produces an equivalent decrease in upper limb motor impairment compared to dose-matched conventional neurocognitive therapy, when embedded in the rehabilitation program of inpatients in the subacute stage after stroke. Methods A parallel-group, randomized controlled trial was conducted on subjects with subacute stroke receiving either conventional or robot-assisted neurocognitive hand therapy using a haptic device. Therapy was provided for 15, 45-min sessions over four weeks, nested within the standard therapy program. Primary outcome was the change from baseline in the upper extremity part of the Fugl-Meyer Assessment (FMA-UE) after the intervention, which was compared between groups using equivalence testing. Secondary outcome measures included upper limb motor, sensory and cognitive assessments, delivered therapy dose, as well as questionnaires on user technology acceptance. Results Thirty-three participants with stroke were enrolled. 14 subjects in the robot-assisted and 13 subjects in the conventional therapy group completed the study. At the end of intervention, week 8 and week 32, the robot-assisted/conventional therapy group improved by 7.14/6.85, 7.79/7.31, and 8.64/8.08 points on the FMA-UE, respectively, establishing that motor recovery in the robot-assisted group is non-inferior to that in the control group. Conclusions Neurocognitive robot-assisted therapy of hand function allows for a non-inferior motor recovery compared to conventional dose-matched neurocognitive therapy when performed during inpatient rehabilitation in the subacute stage. This allows the early familiarization of subjects with stroke to the use of such technologies, as a first step towards minimal therapist supervision in the clinic, or directly at home after hospital discharge, to help increase the dose of hand therapy for persons with stroke.","container-title":"Journal of Neuroengineering and Rehabilitation","DOI":"10.1186/s12984-020-00746-7","issue":"1","journalAbbreviation":"J. NeuroEng. Rehabil.","language":"English","note":"publisher-place: London\npublisher: Bmc\nWOS:000571532000001","page":"115","source":"Web of Science Nextgen","title":"Neurocognitive robot-assisted rehabilitation of hand function: a randomized control trial on motor recovery in subacute stroke","title-short":"Neurocognitive robot-assisted rehabilitation of hand function","volume":"17","author":[{"family":"Ranzani","given":"Raffaele"},{"family":"Lambercy","given":"Olivier"},{"family":"Metzger","given":"Jean-Claude"},{"family":"Califfi","given":"Antonella"},{"family":"Regazzi","given":"Stefania"},{"family":"Dinacci","given":"Daria"},{"family":"Petrillo","given":"Claudio"},{"family":"Rossi","given":"Paolo"},{"family":"Conti","given":"Fabio M."},{"family":"Gassert","given":"Roger"}],"issued":{"date-parts":[["2020",8,24]]}}}],"schema":"https://github.com/citation-style-language/schema/raw/master/csl-citation.json"} </w:instrText>
      </w:r>
      <w:r w:rsidR="007C63FD">
        <w:fldChar w:fldCharType="separate"/>
      </w:r>
      <w:r w:rsidR="007C63FD" w:rsidRPr="007C63FD">
        <w:rPr>
          <w:rFonts w:ascii="Calibri" w:hAnsi="Calibri" w:cs="Calibri"/>
          <w:kern w:val="0"/>
          <w:szCs w:val="24"/>
        </w:rPr>
        <w:t>(</w:t>
      </w:r>
      <w:proofErr w:type="spellStart"/>
      <w:r w:rsidR="007C63FD" w:rsidRPr="007C63FD">
        <w:rPr>
          <w:rFonts w:ascii="Calibri" w:hAnsi="Calibri" w:cs="Calibri"/>
          <w:kern w:val="0"/>
          <w:szCs w:val="24"/>
        </w:rPr>
        <w:t>Ranzani</w:t>
      </w:r>
      <w:proofErr w:type="spellEnd"/>
      <w:r w:rsidR="007C63FD" w:rsidRPr="007C63FD">
        <w:rPr>
          <w:rFonts w:ascii="Calibri" w:hAnsi="Calibri" w:cs="Calibri"/>
          <w:kern w:val="0"/>
          <w:szCs w:val="24"/>
        </w:rPr>
        <w:t xml:space="preserve"> </w:t>
      </w:r>
      <w:r w:rsidR="007C63FD" w:rsidRPr="007C63FD">
        <w:rPr>
          <w:rFonts w:ascii="Calibri" w:hAnsi="Calibri" w:cs="Calibri"/>
          <w:i/>
          <w:iCs/>
          <w:kern w:val="0"/>
          <w:szCs w:val="24"/>
        </w:rPr>
        <w:t>et al.</w:t>
      </w:r>
      <w:r w:rsidR="007C63FD" w:rsidRPr="007C63FD">
        <w:rPr>
          <w:rFonts w:ascii="Calibri" w:hAnsi="Calibri" w:cs="Calibri"/>
          <w:kern w:val="0"/>
          <w:szCs w:val="24"/>
        </w:rPr>
        <w:t>, 2020)</w:t>
      </w:r>
      <w:r w:rsidR="007C63FD">
        <w:fldChar w:fldCharType="end"/>
      </w:r>
      <w:r w:rsidR="00DA2D1F">
        <w:t>individual need</w:t>
      </w:r>
      <w:r w:rsidR="00482B84">
        <w:t xml:space="preserve">s, </w:t>
      </w:r>
      <w:r w:rsidR="00BF75B7">
        <w:t>preferences,</w:t>
      </w:r>
      <w:r w:rsidR="00482B84">
        <w:t xml:space="preserve"> and abilities. </w:t>
      </w:r>
    </w:p>
    <w:p w14:paraId="0C6212AC" w14:textId="3E8209F9" w:rsidR="00C24B82" w:rsidRDefault="00D81938" w:rsidP="00E8157D">
      <w:r>
        <w:t>Related work:</w:t>
      </w:r>
      <w:r w:rsidR="00BF75B7">
        <w:t xml:space="preserve"> </w:t>
      </w:r>
    </w:p>
    <w:p w14:paraId="6E2A6E6E" w14:textId="49E13968" w:rsidR="00D44F62" w:rsidRDefault="007E7139" w:rsidP="00D44F62">
      <w:pPr>
        <w:pStyle w:val="ListParagraph"/>
        <w:numPr>
          <w:ilvl w:val="0"/>
          <w:numId w:val="1"/>
        </w:numPr>
      </w:pPr>
      <w:r>
        <w:t>“</w:t>
      </w:r>
      <w:r w:rsidR="00D44F62" w:rsidRPr="00D44F62">
        <w:t>Sensorimotor Training in Virtual Reality: A Review</w:t>
      </w:r>
      <w:r>
        <w:t xml:space="preserve">” </w:t>
      </w:r>
      <w:r w:rsidR="00DB1DC9">
        <w:fldChar w:fldCharType="begin"/>
      </w:r>
      <w:r w:rsidR="00DB1DC9">
        <w:instrText xml:space="preserve"> ADDIN ZOTERO_ITEM CSL_CITATION {"citationID":"21AK56Ru","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DB1DC9">
        <w:fldChar w:fldCharType="separate"/>
      </w:r>
      <w:r w:rsidR="00DB1DC9" w:rsidRPr="00DB1DC9">
        <w:rPr>
          <w:rFonts w:ascii="Calibri" w:hAnsi="Calibri" w:cs="Calibri"/>
          <w:kern w:val="0"/>
          <w:szCs w:val="24"/>
        </w:rPr>
        <w:t xml:space="preserve">(Adamovich </w:t>
      </w:r>
      <w:r w:rsidR="00DB1DC9" w:rsidRPr="00DB1DC9">
        <w:rPr>
          <w:rFonts w:ascii="Calibri" w:hAnsi="Calibri" w:cs="Calibri"/>
          <w:i/>
          <w:iCs/>
          <w:kern w:val="0"/>
          <w:szCs w:val="24"/>
        </w:rPr>
        <w:t>et al.</w:t>
      </w:r>
      <w:r w:rsidR="00DB1DC9" w:rsidRPr="00DB1DC9">
        <w:rPr>
          <w:rFonts w:ascii="Calibri" w:hAnsi="Calibri" w:cs="Calibri"/>
          <w:kern w:val="0"/>
          <w:szCs w:val="24"/>
        </w:rPr>
        <w:t>, 2009)</w:t>
      </w:r>
      <w:r w:rsidR="00DB1DC9">
        <w:fldChar w:fldCharType="end"/>
      </w:r>
    </w:p>
    <w:p w14:paraId="69F7F5D3" w14:textId="2927C688" w:rsidR="00D44F62" w:rsidRDefault="007E7139" w:rsidP="00D44F62">
      <w:pPr>
        <w:pStyle w:val="ListParagraph"/>
        <w:numPr>
          <w:ilvl w:val="0"/>
          <w:numId w:val="1"/>
        </w:numPr>
      </w:pPr>
      <w:r>
        <w:t>“</w:t>
      </w:r>
      <w:r w:rsidRPr="007E7139">
        <w:t>Haptics to improve task performance in people with disabilities: A review of previous studies and a guide to future research with children with disabilities</w:t>
      </w:r>
      <w:r>
        <w:t>”</w:t>
      </w:r>
      <w:r w:rsidR="00183A60">
        <w:t xml:space="preserve"> </w:t>
      </w:r>
      <w:r w:rsidR="00183A60">
        <w:fldChar w:fldCharType="begin"/>
      </w:r>
      <w:r w:rsidR="00183A60">
        <w:instrText xml:space="preserve"> ADDIN ZOTERO_ITEM CSL_CITATION {"citationID":"htDpOWWA","properties":{"formattedCitation":"(Jafari, Adams and Tavakoli, 2016)","plainCitation":"(Jafari, Adams and Tavakoli, 2016)","noteIndex":0},"citationItems":[{"id":11,"uris":["http://zotero.org/users/local/bxy3x0Si/items/DNUX62S4"],"itemData":{"id":11,"type":"article-journal","abstract":"This review examines the studies most pertinent to the potential of haptics on\nthe functionality of assistive robots in manipulation tasks for use by children\nwith disabilities. Haptics is the fast-emerging science that studies the sense\nof touch concerning the interaction of a human and his/her environment; this\npaper particularly studies the human–machine interaction that happens through a\nhaptic interface to enable touch feedback. Haptics-enabled user interfaces for\nassistive robots can potentially benefit children whose haptic exploration is\nimpaired due to a disability in their infancy and throughout their childhood. A\nhaptic interface can provide touch feedback and potentially contribute to an\nenhancement in perception of objects and overall ability to perform manipulation\ntasks. The intention of this paper is to review the research on the applications\nof haptics, exclusively focusing on attributes affecting task performance. A\nreview of studies will give a retrospective insight into previous research with\nvarious disability populations, and inform potential limitations/challenges in\nresearch regarding haptic interfaces for assistive robots for use by children\nwith disabilities.","container-title":"Journal of Rehabilitation and Assistive Technologies Engineering","DOI":"10.1177/2055668316668147","ISSN":"2055-6683","journalAbbreviation":"J Rehabil Assist Technol Eng","note":"PMID: 31186908\nPMCID: PMC6453052","page":"2055668316668147","source":"PubMed Central","title":"Haptics to improve task performance in people with disabilities: A review of previous studies and a guide to future research with children with disabilities","title-short":"Haptics to improve task performance in people with disabilities","volume":"3","author":[{"family":"Jafari","given":"Nooshin"},{"family":"Adams","given":"Kim D"},{"family":"Tavakoli","given":"Mahdi"}],"issued":{"date-parts":[["2016",10,10]]}}}],"schema":"https://github.com/citation-style-language/schema/raw/master/csl-citation.json"} </w:instrText>
      </w:r>
      <w:r w:rsidR="00183A60">
        <w:fldChar w:fldCharType="separate"/>
      </w:r>
      <w:r w:rsidR="00183A60" w:rsidRPr="00183A60">
        <w:rPr>
          <w:rFonts w:ascii="Calibri" w:hAnsi="Calibri" w:cs="Calibri"/>
        </w:rPr>
        <w:t>(Jafari, Adams and Tavakoli, 2016)</w:t>
      </w:r>
      <w:r w:rsidR="00183A60">
        <w:fldChar w:fldCharType="end"/>
      </w:r>
    </w:p>
    <w:p w14:paraId="42C4FB8D" w14:textId="577D0C9C" w:rsidR="007E7139" w:rsidRDefault="007E7139" w:rsidP="00D44F62">
      <w:pPr>
        <w:pStyle w:val="ListParagraph"/>
        <w:numPr>
          <w:ilvl w:val="0"/>
          <w:numId w:val="1"/>
        </w:numPr>
      </w:pPr>
      <w:r>
        <w:t>“</w:t>
      </w:r>
      <w:r w:rsidRPr="007E7139">
        <w:t>Haptic wearables as sensory replacement, sensory augmentation and trainer – a review</w:t>
      </w:r>
      <w:r>
        <w:t>”</w:t>
      </w:r>
      <w:r w:rsidR="00183A60">
        <w:t xml:space="preserve"> </w:t>
      </w:r>
      <w:r w:rsidR="00183A60">
        <w:fldChar w:fldCharType="begin"/>
      </w:r>
      <w:r w:rsidR="00183A60">
        <w:instrText xml:space="preserve"> ADDIN ZOTERO_ITEM CSL_CITATION {"citationID":"mzNyYXDr","properties":{"formattedCitation":"(Shull and Damian, 2015)","plainCitation":"(Shull and Damian, 2015)","noteIndex":0},"citationItems":[{"id":14,"uris":["http://zotero.org/users/local/bxy3x0Si/items/D3WX3VDQ"],"itemData":{"id":14,"type":"article-journal","abstract":"Sensory impairments decrease quality of life and can slow or hinder rehabilitation. Small, computationally powerful electronics have enabled the recent development of wearable systems aimed to improve function for individuals with sensory impairments. The purpose of this review is to synthesize current haptic wearable research for clinical applications involving sensory impairments. We define haptic wearables as untethered, ungrounded body worn devices that interact with skin directly or through clothing and can be used in natural environments outside a laboratory. Results of this review are categorized by degree of sensory impairment. Total impairment, such as in an amputee, blind, or deaf individual, involves haptics acting as sensory replacement; partial impairment, as is common in rehabilitation, involves haptics as sensory augmentation; and no impairment involves haptics as trainer. This review found that wearable haptic devices improved function for a variety of clinical applications including: rehabilitation, prosthetics, vestibular loss, osteoarthritis, vision loss and hearing loss. Future haptic wearables development should focus on clinical needs, intuitive and multimodal haptic displays, low energy demands, and biomechanical compliance for long-term usage.","container-title":"Journal of NeuroEngineering and Rehabilitation","DOI":"10.1186/s12984-015-0055-z","ISSN":"1743-0003","journalAbbreviation":"J Neuroeng Rehabil","note":"PMID: 26188929\nPMCID: PMC4506766","page":"59","source":"PubMed Central","title":"Haptic wearables as sensory replacement, sensory augmentation and trainer – a review","volume":"12","author":[{"family":"Shull","given":"Peter B."},{"family":"Damian","given":"Dana D."}],"issued":{"date-parts":[["2015",7,20]]}}}],"schema":"https://github.com/citation-style-language/schema/raw/master/csl-citation.json"} </w:instrText>
      </w:r>
      <w:r w:rsidR="00183A60">
        <w:fldChar w:fldCharType="separate"/>
      </w:r>
      <w:r w:rsidR="00183A60" w:rsidRPr="00183A60">
        <w:rPr>
          <w:rFonts w:ascii="Calibri" w:hAnsi="Calibri" w:cs="Calibri"/>
        </w:rPr>
        <w:t>(Shull and Damian, 2015)</w:t>
      </w:r>
      <w:r w:rsidR="00183A60">
        <w:fldChar w:fldCharType="end"/>
      </w:r>
    </w:p>
    <w:p w14:paraId="6E02E827" w14:textId="490F8414" w:rsidR="007E7139" w:rsidRDefault="007E7139" w:rsidP="00D44F62">
      <w:pPr>
        <w:pStyle w:val="ListParagraph"/>
        <w:numPr>
          <w:ilvl w:val="0"/>
          <w:numId w:val="1"/>
        </w:numPr>
      </w:pPr>
      <w:r>
        <w:t>“</w:t>
      </w:r>
      <w:r w:rsidRPr="007E7139">
        <w:t>Effects of visual–haptic asynchronies and loading–unloading movements on compliance perception</w:t>
      </w:r>
      <w:r>
        <w:t>”</w:t>
      </w:r>
      <w:r w:rsidR="00183A60">
        <w:t xml:space="preserve"> </w:t>
      </w:r>
      <w:r w:rsidR="00183A60">
        <w:fldChar w:fldCharType="begin"/>
      </w:r>
      <w:r w:rsidR="00183A60">
        <w:instrText xml:space="preserve"> ADDIN ZOTERO_ITEM CSL_CITATION {"citationID":"KXQWc6b4","properties":{"formattedCitation":"(Di Luca {\\i{}et al.}, 2011)","plainCitation":"(Di Luca et al., 2011)","noteIndex":0},"citationItems":[{"id":8,"uris":["http://zotero.org/users/local/bxy3x0Si/items/6A9VR45H"],"itemData":{"id":8,"type":"article-journal","abstract":"Spring compliance is perceived by combining the sensed force exerted by the spring with the displacement caused by the action (sensed through vision and proprioception). We investigated the effect of delay of visual and force information with respect to proprioception to understand how visual–haptic perception of compliance is achieved. First, we conﬁrm an earlier result that force delay increases perceived compliance. Furthermore, we ﬁnd that perceived compliance decreases with a delay in the visual information. These effects of delay on perceived compliance would not be present if the perceptual system would utilize all force–displacement information available during the interaction. Both delays generate a bias in compliance which is opposite in the loading and unloading phases of the interaction. To explain these ﬁndings, we propose that information during the loading phase of the spring displacement is weighted more than information obtained during unloading. We conﬁrm this hypothesis by showing that sensitivity to compliance during loading movements is much higher than during unloading movements. Moreover, we show that visual and proprioceptive information about the hand position are used for compliance perception depending on the sensitivity to compliance. Finally, by analyzing participants’ movements we show that these two factors (loading/unloading and reliability) account for the change in perceived compliance due to visual and force delays.","container-title":"Brain Research Bulletin","DOI":"10.1016/j.brainresbull.2010.02.009","ISSN":"03619230","issue":"5","journalAbbreviation":"Brain Research Bulletin","language":"en","page":"245-259","source":"DOI.org (Crossref)","title":"Effects of visual–haptic asynchronies and loading–unloading movements on compliance perception","volume":"85","author":[{"family":"Di Luca","given":"M."},{"family":"Knörlein","given":"B."},{"family":"Ernst","given":"M.O."},{"family":"Harders","given":"M."}],"issued":{"date-parts":[["2011",6]]}}}],"schema":"https://github.com/citation-style-language/schema/raw/master/csl-citation.json"} </w:instrText>
      </w:r>
      <w:r w:rsidR="00183A60">
        <w:fldChar w:fldCharType="separate"/>
      </w:r>
      <w:r w:rsidR="00183A60" w:rsidRPr="00183A60">
        <w:rPr>
          <w:rFonts w:ascii="Calibri" w:hAnsi="Calibri" w:cs="Calibri"/>
          <w:kern w:val="0"/>
          <w:szCs w:val="24"/>
        </w:rPr>
        <w:t xml:space="preserve">(Di Luca </w:t>
      </w:r>
      <w:r w:rsidR="00183A60" w:rsidRPr="00183A60">
        <w:rPr>
          <w:rFonts w:ascii="Calibri" w:hAnsi="Calibri" w:cs="Calibri"/>
          <w:i/>
          <w:iCs/>
          <w:kern w:val="0"/>
          <w:szCs w:val="24"/>
        </w:rPr>
        <w:t>et al.</w:t>
      </w:r>
      <w:r w:rsidR="00183A60" w:rsidRPr="00183A60">
        <w:rPr>
          <w:rFonts w:ascii="Calibri" w:hAnsi="Calibri" w:cs="Calibri"/>
          <w:kern w:val="0"/>
          <w:szCs w:val="24"/>
        </w:rPr>
        <w:t>, 2011)</w:t>
      </w:r>
      <w:r w:rsidR="00183A60">
        <w:fldChar w:fldCharType="end"/>
      </w:r>
    </w:p>
    <w:p w14:paraId="2C48B5CA" w14:textId="4366BA46" w:rsidR="00127471" w:rsidRDefault="001D332C" w:rsidP="00D44F62">
      <w:pPr>
        <w:pStyle w:val="ListParagraph"/>
        <w:numPr>
          <w:ilvl w:val="0"/>
          <w:numId w:val="1"/>
        </w:numPr>
      </w:pPr>
      <w:r>
        <w:t xml:space="preserve">Anything </w:t>
      </w:r>
      <w:r>
        <w:fldChar w:fldCharType="begin"/>
      </w:r>
      <w:r>
        <w:instrText xml:space="preserve"> ADDIN ZOTERO_ITEM CSL_CITATION {"citationID":"IWxgQifI","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1D332C">
        <w:rPr>
          <w:rFonts w:ascii="Calibri" w:hAnsi="Calibri" w:cs="Calibri"/>
        </w:rPr>
        <w:t xml:space="preserve">(Piggott, Wagner and </w:t>
      </w:r>
      <w:proofErr w:type="spellStart"/>
      <w:r w:rsidRPr="001D332C">
        <w:rPr>
          <w:rFonts w:ascii="Calibri" w:hAnsi="Calibri" w:cs="Calibri"/>
        </w:rPr>
        <w:t>Ziat</w:t>
      </w:r>
      <w:proofErr w:type="spellEnd"/>
      <w:r w:rsidRPr="001D332C">
        <w:rPr>
          <w:rFonts w:ascii="Calibri" w:hAnsi="Calibri" w:cs="Calibri"/>
        </w:rPr>
        <w:t>, 2016)</w:t>
      </w:r>
      <w:r>
        <w:fldChar w:fldCharType="end"/>
      </w:r>
    </w:p>
    <w:p w14:paraId="615DDF3D" w14:textId="753214C3" w:rsidR="00D81938" w:rsidRDefault="000E736E" w:rsidP="00E8157D">
      <w:r>
        <w:t>Project objective/deliverables:</w:t>
      </w:r>
    </w:p>
    <w:p w14:paraId="3F76EF21" w14:textId="67F2B29B" w:rsidR="00DE1217" w:rsidRDefault="00084310" w:rsidP="00DE1217">
      <w:pPr>
        <w:pStyle w:val="ListParagraph"/>
        <w:numPr>
          <w:ilvl w:val="0"/>
          <w:numId w:val="1"/>
        </w:numPr>
      </w:pPr>
      <w:r>
        <w:t>Develop</w:t>
      </w:r>
      <w:r w:rsidR="00926E30">
        <w:t xml:space="preserve"> a </w:t>
      </w:r>
      <w:r w:rsidR="002C1EB5">
        <w:t>user-friendly</w:t>
      </w:r>
      <w:r w:rsidR="00926E30">
        <w:t xml:space="preserve"> </w:t>
      </w:r>
      <w:r w:rsidR="00D960C6">
        <w:t>VR environment including exercises and materials which target aspects of motor control and coordination</w:t>
      </w:r>
      <w:r w:rsidR="00A2193C">
        <w:t xml:space="preserve">, that </w:t>
      </w:r>
      <w:r w:rsidR="009E3E69">
        <w:t>can</w:t>
      </w:r>
      <w:r w:rsidR="00A2193C">
        <w:t xml:space="preserve"> measure movement accuracy of users performing the exercises </w:t>
      </w:r>
    </w:p>
    <w:p w14:paraId="69E08177" w14:textId="77DDB846" w:rsidR="00861CF2" w:rsidRDefault="00861CF2" w:rsidP="00DE1217">
      <w:pPr>
        <w:pStyle w:val="ListParagraph"/>
        <w:numPr>
          <w:ilvl w:val="0"/>
          <w:numId w:val="1"/>
        </w:numPr>
      </w:pPr>
      <w:r>
        <w:t xml:space="preserve">Develop an adaptive difficulty </w:t>
      </w:r>
      <w:r w:rsidR="00D32250">
        <w:t>adjustment mechanism by implementing algorithms that adjusts the difficulty of exercises performed in VR using the haptic device</w:t>
      </w:r>
      <w:r w:rsidR="009E3E69">
        <w:t xml:space="preserve">. This is </w:t>
      </w:r>
      <w:proofErr w:type="gramStart"/>
      <w:r w:rsidR="009E3E69">
        <w:t>allow</w:t>
      </w:r>
      <w:proofErr w:type="gramEnd"/>
      <w:r w:rsidR="009E3E69">
        <w:t xml:space="preserve"> tracking of progress and maintain an optimal challenge level for users to promote rehabilitation and skill development </w:t>
      </w:r>
    </w:p>
    <w:p w14:paraId="12D34C40" w14:textId="762F3EB7" w:rsidR="00A2193C" w:rsidRDefault="001A20EB" w:rsidP="00DE1217">
      <w:pPr>
        <w:pStyle w:val="ListParagraph"/>
        <w:numPr>
          <w:ilvl w:val="0"/>
          <w:numId w:val="1"/>
        </w:numPr>
      </w:pPr>
      <w:r>
        <w:lastRenderedPageBreak/>
        <w:t xml:space="preserve">Design a feedback system that </w:t>
      </w:r>
      <w:r w:rsidR="0095115A">
        <w:t xml:space="preserve">which can evaluate the impact of haptic </w:t>
      </w:r>
      <w:r w:rsidR="00324BCB">
        <w:t>feedback on motor skill improvement (may be theoretical)</w:t>
      </w:r>
    </w:p>
    <w:p w14:paraId="662F1BBB" w14:textId="552EB334" w:rsidR="00324BCB" w:rsidRDefault="005E19D2" w:rsidP="00DE1217">
      <w:pPr>
        <w:pStyle w:val="ListParagraph"/>
        <w:numPr>
          <w:ilvl w:val="0"/>
          <w:numId w:val="1"/>
        </w:numPr>
      </w:pPr>
      <w:r>
        <w:t xml:space="preserve">Implement a motion tracking system that captures </w:t>
      </w:r>
      <w:proofErr w:type="gramStart"/>
      <w:r>
        <w:t>users</w:t>
      </w:r>
      <w:proofErr w:type="gramEnd"/>
      <w:r w:rsidR="00356850">
        <w:t xml:space="preserve"> gesture</w:t>
      </w:r>
      <w:r w:rsidR="00CE56DF">
        <w:t>s</w:t>
      </w:r>
      <w:r w:rsidR="007B5CAC">
        <w:t xml:space="preserve"> and movements.</w:t>
      </w:r>
      <w:r w:rsidR="00356850">
        <w:t xml:space="preserve"> </w:t>
      </w:r>
      <w:r w:rsidR="00D34279">
        <w:t xml:space="preserve">Develop </w:t>
      </w:r>
      <w:r w:rsidR="00861CF2">
        <w:t xml:space="preserve">and optimise </w:t>
      </w:r>
      <w:r w:rsidR="00D34279">
        <w:t xml:space="preserve">algorithms that can analyse </w:t>
      </w:r>
      <w:r>
        <w:t xml:space="preserve">motion data which </w:t>
      </w:r>
      <w:r w:rsidR="00C65FA7">
        <w:t>can monitor the accuracy of movements</w:t>
      </w:r>
      <w:r w:rsidR="00861CF2">
        <w:t xml:space="preserve">. </w:t>
      </w:r>
    </w:p>
    <w:p w14:paraId="743A6A46" w14:textId="450EAE9E" w:rsidR="00D64EFC" w:rsidRDefault="00DF1E2F" w:rsidP="00DE1217">
      <w:pPr>
        <w:pStyle w:val="ListParagraph"/>
        <w:numPr>
          <w:ilvl w:val="0"/>
          <w:numId w:val="1"/>
        </w:numPr>
      </w:pPr>
      <w:r>
        <w:t>Create virtual objects with varying textures, shapes and resistance, potentially sculpting exercises,</w:t>
      </w:r>
      <w:r w:rsidR="00C178A3">
        <w:t xml:space="preserve"> where participants can interact with these virtual objects using the haptic feedback system</w:t>
      </w:r>
      <w:r w:rsidR="006813C5">
        <w:t xml:space="preserve">. Use these objects to analyse the impact of virtual object properties on the development of the </w:t>
      </w:r>
      <w:proofErr w:type="gramStart"/>
      <w:r w:rsidR="006813C5">
        <w:t>users</w:t>
      </w:r>
      <w:proofErr w:type="gramEnd"/>
      <w:r w:rsidR="006813C5">
        <w:t xml:space="preserve"> sense of touch </w:t>
      </w:r>
    </w:p>
    <w:p w14:paraId="7093C345" w14:textId="695D3E94" w:rsidR="00A10F2A" w:rsidRDefault="00A10F2A" w:rsidP="00DE1217">
      <w:pPr>
        <w:pStyle w:val="ListParagraph"/>
        <w:numPr>
          <w:ilvl w:val="0"/>
          <w:numId w:val="1"/>
        </w:numPr>
      </w:pPr>
      <w:r>
        <w:t xml:space="preserve">Evaluate </w:t>
      </w:r>
      <w:r w:rsidR="00926E30">
        <w:t>the accuracy and realism of the haptic feedback</w:t>
      </w:r>
      <w:r w:rsidR="0082481F">
        <w:t>. This may require use of specialised equipment</w:t>
      </w:r>
      <w:r w:rsidR="00B10373">
        <w:t xml:space="preserve"> to quantify force output and comparing this to the intended feedback</w:t>
      </w:r>
      <w:r w:rsidR="00FF7108">
        <w:t xml:space="preserve">. This will also increase the realism of the VR materials and </w:t>
      </w:r>
      <w:proofErr w:type="gramStart"/>
      <w:r w:rsidR="00FF7108">
        <w:t>objects</w:t>
      </w:r>
      <w:proofErr w:type="gramEnd"/>
      <w:r w:rsidR="00FF7108">
        <w:t xml:space="preserve"> </w:t>
      </w:r>
      <w:r w:rsidR="00761E91">
        <w:t xml:space="preserve">so the human computer interaction becomes more realistic </w:t>
      </w:r>
    </w:p>
    <w:p w14:paraId="3EE37697" w14:textId="64812CA6" w:rsidR="00400A16" w:rsidRDefault="00AF5408" w:rsidP="00DE1217">
      <w:pPr>
        <w:pStyle w:val="ListParagraph"/>
        <w:numPr>
          <w:ilvl w:val="0"/>
          <w:numId w:val="1"/>
        </w:numPr>
      </w:pPr>
      <w:r>
        <w:t>Develop a calibration mechanism for haptic device. This will ensure accurate and consistent haptic fee</w:t>
      </w:r>
      <w:r w:rsidR="008D3E15">
        <w:t xml:space="preserve">dback. This can be done by evaluating the correspondence between the desired haptic dieback and the actual perceived sensations </w:t>
      </w:r>
    </w:p>
    <w:p w14:paraId="0CE88ABA" w14:textId="6180478B" w:rsidR="000F500E" w:rsidRDefault="00081EEC" w:rsidP="00DE1217">
      <w:pPr>
        <w:pStyle w:val="ListParagraph"/>
        <w:numPr>
          <w:ilvl w:val="0"/>
          <w:numId w:val="1"/>
        </w:numPr>
      </w:pPr>
      <w:r>
        <w:t xml:space="preserve">Validate the system with </w:t>
      </w:r>
      <w:r w:rsidR="00AC78A9">
        <w:t xml:space="preserve">clinical populations, </w:t>
      </w:r>
      <w:proofErr w:type="spellStart"/>
      <w:r w:rsidR="001E5377">
        <w:t>e.g</w:t>
      </w:r>
      <w:proofErr w:type="spellEnd"/>
      <w:r w:rsidR="001E5377">
        <w:t xml:space="preserve">, will </w:t>
      </w:r>
      <w:r w:rsidR="005D6985">
        <w:t>participants</w:t>
      </w:r>
      <w:r w:rsidR="001E5377">
        <w:t xml:space="preserve"> have specific neurological conditions </w:t>
      </w:r>
      <w:r w:rsidR="005D6985">
        <w:t xml:space="preserve">and can the system be tailored to their specific needs </w:t>
      </w:r>
      <w:r w:rsidR="00C57029">
        <w:t xml:space="preserve">and challenges. </w:t>
      </w:r>
      <w:r w:rsidR="005D6985">
        <w:t xml:space="preserve"> </w:t>
      </w:r>
    </w:p>
    <w:p w14:paraId="5591731F" w14:textId="7415B0BB" w:rsidR="009A1718" w:rsidRDefault="009A1718" w:rsidP="00DE1217">
      <w:pPr>
        <w:pStyle w:val="ListParagraph"/>
        <w:numPr>
          <w:ilvl w:val="0"/>
          <w:numId w:val="1"/>
        </w:numPr>
      </w:pPr>
      <w:r>
        <w:t xml:space="preserve">These objectives collectively cover crucial aspects such as usability, adaptation, feedback, evaluation, motion tracking, sensory development, accuracy, </w:t>
      </w:r>
      <w:proofErr w:type="gramStart"/>
      <w:r>
        <w:t>calibration</w:t>
      </w:r>
      <w:proofErr w:type="gramEnd"/>
      <w:r>
        <w:t xml:space="preserve"> and clinical validation</w:t>
      </w:r>
      <w:r w:rsidR="00666F7A">
        <w:t xml:space="preserve"> which means a comprehensive and effective VR based rehabilitation system </w:t>
      </w:r>
      <w:r w:rsidR="00173C38">
        <w:t xml:space="preserve">can be developed to achieve the aims of this project </w:t>
      </w:r>
    </w:p>
    <w:p w14:paraId="12766771" w14:textId="4E60945C" w:rsidR="00E72152" w:rsidRDefault="00E72152" w:rsidP="00DE1217">
      <w:pPr>
        <w:pStyle w:val="ListParagraph"/>
        <w:numPr>
          <w:ilvl w:val="0"/>
          <w:numId w:val="1"/>
        </w:numPr>
      </w:pPr>
      <w:r>
        <w:t xml:space="preserve">Use of EEG to </w:t>
      </w:r>
      <w:r w:rsidR="000D59EE">
        <w:t>provide additional insights into the cognitive and neurological aspects of rehabilitation???</w:t>
      </w:r>
    </w:p>
    <w:p w14:paraId="27AE9836" w14:textId="705540DF" w:rsidR="000E736E" w:rsidRDefault="000E736E" w:rsidP="00E8157D">
      <w:r>
        <w:t>Methodologies:</w:t>
      </w:r>
    </w:p>
    <w:p w14:paraId="19567D92" w14:textId="6F763743" w:rsidR="004A55AA" w:rsidRDefault="006C366D" w:rsidP="004A55AA">
      <w:pPr>
        <w:pStyle w:val="ListParagraph"/>
        <w:numPr>
          <w:ilvl w:val="0"/>
          <w:numId w:val="1"/>
        </w:numPr>
      </w:pPr>
      <w:r>
        <w:t>User-cent</w:t>
      </w:r>
      <w:r w:rsidR="00AF41AB">
        <w:t>r</w:t>
      </w:r>
      <w:r>
        <w:t xml:space="preserve">ed </w:t>
      </w:r>
      <w:r w:rsidR="00AF41AB">
        <w:t xml:space="preserve">design and iterative development </w:t>
      </w:r>
    </w:p>
    <w:p w14:paraId="16C1983F" w14:textId="77777777" w:rsidR="00E947ED" w:rsidRDefault="00DC0FE8" w:rsidP="00DC0FE8">
      <w:pPr>
        <w:pStyle w:val="ListParagraph"/>
        <w:numPr>
          <w:ilvl w:val="1"/>
          <w:numId w:val="1"/>
        </w:numPr>
      </w:pPr>
      <w:r>
        <w:t xml:space="preserve">Approach: </w:t>
      </w:r>
    </w:p>
    <w:p w14:paraId="7412B41F" w14:textId="6A3BE4B3" w:rsidR="00DC0FE8" w:rsidRDefault="00760BFE" w:rsidP="00E947ED">
      <w:pPr>
        <w:pStyle w:val="ListParagraph"/>
        <w:numPr>
          <w:ilvl w:val="2"/>
          <w:numId w:val="1"/>
        </w:numPr>
      </w:pPr>
      <w:r>
        <w:t xml:space="preserve">neurorehabilitation </w:t>
      </w:r>
      <w:r w:rsidR="00793B65">
        <w:t>and motor control deficiency research</w:t>
      </w:r>
      <w:r>
        <w:t xml:space="preserve"> to understand the re</w:t>
      </w:r>
      <w:r w:rsidR="00214123">
        <w:t>quirements and challenges o</w:t>
      </w:r>
      <w:r w:rsidR="009463E1">
        <w:t xml:space="preserve">f rehabilitation </w:t>
      </w:r>
    </w:p>
    <w:p w14:paraId="5CD6C70D" w14:textId="5482C5CB" w:rsidR="009463E1" w:rsidRDefault="009463E1" w:rsidP="00E947ED">
      <w:pPr>
        <w:pStyle w:val="ListParagraph"/>
        <w:numPr>
          <w:ilvl w:val="2"/>
          <w:numId w:val="1"/>
        </w:numPr>
      </w:pPr>
      <w:r>
        <w:t xml:space="preserve">Apply specific user design to develop prototype of VR rehabilitation system with exercises </w:t>
      </w:r>
    </w:p>
    <w:p w14:paraId="37B5BF42" w14:textId="3119EE96" w:rsidR="0042418F" w:rsidRDefault="0042418F" w:rsidP="00E947ED">
      <w:pPr>
        <w:pStyle w:val="ListParagraph"/>
        <w:numPr>
          <w:ilvl w:val="2"/>
          <w:numId w:val="1"/>
        </w:numPr>
      </w:pPr>
      <w:r>
        <w:t>Gather feedback</w:t>
      </w:r>
      <w:r w:rsidR="00E947ED">
        <w:t xml:space="preserve"> to improve user interface design and enhance the overall user experience </w:t>
      </w:r>
    </w:p>
    <w:p w14:paraId="769ED166" w14:textId="29A5C735" w:rsidR="00E947ED" w:rsidRDefault="00E947ED" w:rsidP="00E947ED">
      <w:pPr>
        <w:pStyle w:val="ListParagraph"/>
        <w:numPr>
          <w:ilvl w:val="2"/>
          <w:numId w:val="1"/>
        </w:numPr>
      </w:pPr>
      <w:r>
        <w:t xml:space="preserve">Iterate on the design based on feedback, making </w:t>
      </w:r>
      <w:proofErr w:type="gramStart"/>
      <w:r>
        <w:t>refinements</w:t>
      </w:r>
      <w:proofErr w:type="gramEnd"/>
      <w:r>
        <w:t xml:space="preserve"> and making necessary adjustments </w:t>
      </w:r>
    </w:p>
    <w:p w14:paraId="17BA898F" w14:textId="2D6279E2" w:rsidR="00E947ED" w:rsidRDefault="00E947ED" w:rsidP="00DC0FE8">
      <w:pPr>
        <w:pStyle w:val="ListParagraph"/>
        <w:numPr>
          <w:ilvl w:val="1"/>
          <w:numId w:val="1"/>
        </w:numPr>
      </w:pPr>
      <w:r>
        <w:t>Contribution:</w:t>
      </w:r>
    </w:p>
    <w:p w14:paraId="0707CA94" w14:textId="733A6431" w:rsidR="00E947ED" w:rsidRDefault="00DD3A5C" w:rsidP="00E947ED">
      <w:pPr>
        <w:pStyle w:val="ListParagraph"/>
        <w:numPr>
          <w:ilvl w:val="2"/>
          <w:numId w:val="1"/>
        </w:numPr>
      </w:pPr>
      <w:r>
        <w:t xml:space="preserve">This will ensure the system is user friendly </w:t>
      </w:r>
      <w:r w:rsidR="0039678A">
        <w:t xml:space="preserve">as it will be more intuitive and effective </w:t>
      </w:r>
    </w:p>
    <w:p w14:paraId="23D1FAB5" w14:textId="697BD2FB" w:rsidR="0039678A" w:rsidRDefault="0039678A" w:rsidP="0039678A">
      <w:pPr>
        <w:pStyle w:val="ListParagraph"/>
        <w:numPr>
          <w:ilvl w:val="1"/>
          <w:numId w:val="1"/>
        </w:numPr>
      </w:pPr>
      <w:r>
        <w:t>Feeds into:</w:t>
      </w:r>
    </w:p>
    <w:p w14:paraId="67D56C3E" w14:textId="2D376C52" w:rsidR="0039678A" w:rsidRDefault="00B46C2C" w:rsidP="0039678A">
      <w:pPr>
        <w:pStyle w:val="ListParagraph"/>
        <w:numPr>
          <w:ilvl w:val="2"/>
          <w:numId w:val="1"/>
        </w:numPr>
      </w:pPr>
      <w:r>
        <w:t>Feedback gathered will influence exercise design, system optimisation</w:t>
      </w:r>
      <w:r w:rsidR="0064063B">
        <w:t xml:space="preserve"> allowing for a more refined user-friendly VR rehabilitation system </w:t>
      </w:r>
    </w:p>
    <w:p w14:paraId="2A99591D" w14:textId="063DCE45" w:rsidR="0064063B" w:rsidRDefault="0064063B" w:rsidP="0064063B">
      <w:pPr>
        <w:pStyle w:val="ListParagraph"/>
        <w:numPr>
          <w:ilvl w:val="0"/>
          <w:numId w:val="1"/>
        </w:numPr>
      </w:pPr>
      <w:r>
        <w:t xml:space="preserve">Exercise design and progress monitoring </w:t>
      </w:r>
    </w:p>
    <w:p w14:paraId="155CFFE8" w14:textId="48C43A0B" w:rsidR="0064063B" w:rsidRDefault="005D0F13" w:rsidP="0064063B">
      <w:pPr>
        <w:pStyle w:val="ListParagraph"/>
        <w:numPr>
          <w:ilvl w:val="1"/>
          <w:numId w:val="1"/>
        </w:numPr>
      </w:pPr>
      <w:r>
        <w:t>Approach:</w:t>
      </w:r>
    </w:p>
    <w:p w14:paraId="5C4B7AA1" w14:textId="75E548DF" w:rsidR="005D0F13" w:rsidRDefault="00E01115" w:rsidP="005D0F13">
      <w:pPr>
        <w:pStyle w:val="ListParagraph"/>
        <w:numPr>
          <w:ilvl w:val="2"/>
          <w:numId w:val="1"/>
        </w:numPr>
      </w:pPr>
      <w:r>
        <w:t xml:space="preserve">Design a range of </w:t>
      </w:r>
      <w:r w:rsidR="00387EF5">
        <w:t xml:space="preserve">VR exercises </w:t>
      </w:r>
      <w:r w:rsidR="006832CF">
        <w:t xml:space="preserve">with varying difficulties, incorporating virtual objects and targets relevant to motor control, </w:t>
      </w:r>
      <w:proofErr w:type="gramStart"/>
      <w:r w:rsidR="006832CF">
        <w:t>coordination</w:t>
      </w:r>
      <w:proofErr w:type="gramEnd"/>
      <w:r w:rsidR="006832CF">
        <w:t xml:space="preserve"> and touch development </w:t>
      </w:r>
    </w:p>
    <w:p w14:paraId="6A05101A" w14:textId="575C5F4C" w:rsidR="006832CF" w:rsidRDefault="006F306B" w:rsidP="005D0F13">
      <w:pPr>
        <w:pStyle w:val="ListParagraph"/>
        <w:numPr>
          <w:ilvl w:val="2"/>
          <w:numId w:val="1"/>
        </w:numPr>
      </w:pPr>
      <w:r>
        <w:lastRenderedPageBreak/>
        <w:t>Implement a progress monitoring mechanism (</w:t>
      </w:r>
      <w:proofErr w:type="spellStart"/>
      <w:r>
        <w:t>e.g</w:t>
      </w:r>
      <w:proofErr w:type="spellEnd"/>
      <w:r>
        <w:t xml:space="preserve"> scoring system)</w:t>
      </w:r>
      <w:r w:rsidR="00394633">
        <w:t xml:space="preserve"> to objectively measure participants performance </w:t>
      </w:r>
    </w:p>
    <w:p w14:paraId="38C8D4C0" w14:textId="71AE0BB9" w:rsidR="00394633" w:rsidRDefault="00394633" w:rsidP="005D0F13">
      <w:pPr>
        <w:pStyle w:val="ListParagraph"/>
        <w:numPr>
          <w:ilvl w:val="2"/>
          <w:numId w:val="1"/>
        </w:numPr>
      </w:pPr>
      <w:r>
        <w:t xml:space="preserve">Integrate adaptive algorithms that adjust difficulty of </w:t>
      </w:r>
      <w:r w:rsidR="004A75D8">
        <w:t xml:space="preserve">exercises </w:t>
      </w:r>
      <w:r w:rsidR="00FB597B">
        <w:t>to maintain an optimal challenge level to promote skill development and rehabilitation progress</w:t>
      </w:r>
    </w:p>
    <w:p w14:paraId="78267145" w14:textId="6E752A0D" w:rsidR="00FB597B" w:rsidRDefault="00FB597B" w:rsidP="00FB597B">
      <w:pPr>
        <w:pStyle w:val="ListParagraph"/>
        <w:numPr>
          <w:ilvl w:val="1"/>
          <w:numId w:val="1"/>
        </w:numPr>
      </w:pPr>
      <w:r>
        <w:t xml:space="preserve">Contribution </w:t>
      </w:r>
    </w:p>
    <w:p w14:paraId="35933067" w14:textId="2E4584E9" w:rsidR="00FB597B" w:rsidRDefault="00FB597B" w:rsidP="00FB597B">
      <w:pPr>
        <w:pStyle w:val="ListParagraph"/>
        <w:numPr>
          <w:ilvl w:val="2"/>
          <w:numId w:val="1"/>
        </w:numPr>
      </w:pPr>
      <w:r>
        <w:t>Provides challenging and engaging exercises tailored to individual needs</w:t>
      </w:r>
      <w:r w:rsidR="003325DF">
        <w:t xml:space="preserve"> in VR. Also allows for personalised and adaptive training through difficulty adjustment </w:t>
      </w:r>
    </w:p>
    <w:p w14:paraId="32C2FF70" w14:textId="13E3E79D" w:rsidR="003325DF" w:rsidRDefault="003325DF" w:rsidP="003325DF">
      <w:pPr>
        <w:pStyle w:val="ListParagraph"/>
        <w:numPr>
          <w:ilvl w:val="1"/>
          <w:numId w:val="1"/>
        </w:numPr>
      </w:pPr>
      <w:r>
        <w:t>Feeds into:</w:t>
      </w:r>
    </w:p>
    <w:p w14:paraId="10190780" w14:textId="20C9C855" w:rsidR="003325DF" w:rsidRDefault="003325DF" w:rsidP="003325DF">
      <w:pPr>
        <w:pStyle w:val="ListParagraph"/>
        <w:numPr>
          <w:ilvl w:val="2"/>
          <w:numId w:val="1"/>
        </w:numPr>
      </w:pPr>
      <w:r>
        <w:t xml:space="preserve">Exercise design and progress monitoring </w:t>
      </w:r>
      <w:r w:rsidR="00861265">
        <w:t xml:space="preserve">feeds into outcome evaluation, exercise effectiveness and rehabilitation outcomes </w:t>
      </w:r>
    </w:p>
    <w:p w14:paraId="2E49B077" w14:textId="607C84D5" w:rsidR="00861265" w:rsidRDefault="00FB0951" w:rsidP="00EA3761">
      <w:pPr>
        <w:pStyle w:val="ListParagraph"/>
        <w:numPr>
          <w:ilvl w:val="0"/>
          <w:numId w:val="1"/>
        </w:numPr>
      </w:pPr>
      <w:r>
        <w:t xml:space="preserve">Sensory feedback integration and evaluation </w:t>
      </w:r>
    </w:p>
    <w:p w14:paraId="4EF0526D" w14:textId="393C9424" w:rsidR="00FB0951" w:rsidRDefault="00361EDE" w:rsidP="00FB0951">
      <w:pPr>
        <w:pStyle w:val="ListParagraph"/>
        <w:numPr>
          <w:ilvl w:val="1"/>
          <w:numId w:val="1"/>
        </w:numPr>
      </w:pPr>
      <w:r>
        <w:t>Approach:</w:t>
      </w:r>
    </w:p>
    <w:p w14:paraId="391B6299" w14:textId="54CF85E3" w:rsidR="00361EDE" w:rsidRDefault="00361EDE" w:rsidP="00361EDE">
      <w:pPr>
        <w:pStyle w:val="ListParagraph"/>
        <w:numPr>
          <w:ilvl w:val="2"/>
          <w:numId w:val="1"/>
        </w:numPr>
      </w:pPr>
      <w:r>
        <w:t xml:space="preserve">Integrate haptic feedback mechanisms into the VR system to provide users with a sense of touch and realistic interactions with virtual objects </w:t>
      </w:r>
    </w:p>
    <w:p w14:paraId="189244B0" w14:textId="3A72E8ED" w:rsidR="00143331" w:rsidRDefault="00143331" w:rsidP="00361EDE">
      <w:pPr>
        <w:pStyle w:val="ListParagraph"/>
        <w:numPr>
          <w:ilvl w:val="2"/>
          <w:numId w:val="1"/>
        </w:numPr>
      </w:pPr>
      <w:r>
        <w:t xml:space="preserve">Design a feedback evaluation system that assesses the impact of haptic feedback on motor skill development </w:t>
      </w:r>
    </w:p>
    <w:p w14:paraId="7F84803A" w14:textId="276C2A31" w:rsidR="006D65A1" w:rsidRDefault="006D65A1" w:rsidP="00361EDE">
      <w:pPr>
        <w:pStyle w:val="ListParagraph"/>
        <w:numPr>
          <w:ilvl w:val="2"/>
          <w:numId w:val="1"/>
        </w:numPr>
      </w:pPr>
      <w:r>
        <w:t xml:space="preserve">Gather subjective feedback and evaluate the perceived effectiveness and realism of the haptic feedback </w:t>
      </w:r>
    </w:p>
    <w:p w14:paraId="141ADE7D" w14:textId="3B3EFA89" w:rsidR="006D65A1" w:rsidRDefault="006D65A1" w:rsidP="006D65A1">
      <w:pPr>
        <w:pStyle w:val="ListParagraph"/>
        <w:numPr>
          <w:ilvl w:val="1"/>
          <w:numId w:val="1"/>
        </w:numPr>
      </w:pPr>
      <w:r>
        <w:t>Contribution:</w:t>
      </w:r>
    </w:p>
    <w:p w14:paraId="706A3EFA" w14:textId="4C13FB5E" w:rsidR="006D65A1" w:rsidRDefault="00B278B6" w:rsidP="006D65A1">
      <w:pPr>
        <w:pStyle w:val="ListParagraph"/>
        <w:numPr>
          <w:ilvl w:val="2"/>
          <w:numId w:val="1"/>
        </w:numPr>
      </w:pPr>
      <w:r>
        <w:t>T</w:t>
      </w:r>
      <w:r w:rsidRPr="00B278B6">
        <w:t>his approach contributes to enhancing the VR rehabilitation system by providing realistic sensory feedback, promoting engagement, and potentially facilitating motor skill improvement</w:t>
      </w:r>
    </w:p>
    <w:p w14:paraId="3469221A" w14:textId="61F4D756" w:rsidR="00B278B6" w:rsidRDefault="00A731CE" w:rsidP="00A731CE">
      <w:pPr>
        <w:pStyle w:val="ListParagraph"/>
        <w:numPr>
          <w:ilvl w:val="1"/>
          <w:numId w:val="1"/>
        </w:numPr>
      </w:pPr>
      <w:r>
        <w:t>Feeds into:</w:t>
      </w:r>
    </w:p>
    <w:p w14:paraId="5B8642C1" w14:textId="61BEAF66" w:rsidR="00A731CE" w:rsidRDefault="00A731CE" w:rsidP="00A731CE">
      <w:pPr>
        <w:pStyle w:val="ListParagraph"/>
        <w:numPr>
          <w:ilvl w:val="2"/>
          <w:numId w:val="1"/>
        </w:numPr>
      </w:pPr>
      <w:r>
        <w:t>This will feed into system optimisation,</w:t>
      </w:r>
      <w:r w:rsidR="00F834EA">
        <w:t xml:space="preserve"> adjustments to haptic feedback mechanisms to allow continuous refinement and improvement of the system experience </w:t>
      </w:r>
    </w:p>
    <w:p w14:paraId="3B1E242E" w14:textId="3681DFDD" w:rsidR="00F834EA" w:rsidRDefault="00F834EA" w:rsidP="00F834EA">
      <w:pPr>
        <w:pStyle w:val="ListParagraph"/>
        <w:numPr>
          <w:ilvl w:val="0"/>
          <w:numId w:val="1"/>
        </w:numPr>
      </w:pPr>
      <w:r>
        <w:t xml:space="preserve">Motion tracking and accuracy analysis </w:t>
      </w:r>
    </w:p>
    <w:p w14:paraId="5C552A9D" w14:textId="775343BE" w:rsidR="00F834EA" w:rsidRDefault="00F834EA" w:rsidP="00F834EA">
      <w:pPr>
        <w:pStyle w:val="ListParagraph"/>
        <w:numPr>
          <w:ilvl w:val="1"/>
          <w:numId w:val="1"/>
        </w:numPr>
      </w:pPr>
      <w:r>
        <w:t xml:space="preserve">Approach </w:t>
      </w:r>
    </w:p>
    <w:p w14:paraId="474C2EE2" w14:textId="4F9DAF31" w:rsidR="00F834EA" w:rsidRDefault="00F834EA" w:rsidP="00F834EA">
      <w:pPr>
        <w:pStyle w:val="ListParagraph"/>
        <w:numPr>
          <w:ilvl w:val="2"/>
          <w:numId w:val="1"/>
        </w:numPr>
      </w:pPr>
      <w:r>
        <w:t xml:space="preserve">Implement a motion tracking system to capture </w:t>
      </w:r>
      <w:proofErr w:type="gramStart"/>
      <w:r>
        <w:t>users</w:t>
      </w:r>
      <w:proofErr w:type="gramEnd"/>
      <w:r>
        <w:t xml:space="preserve"> gestures and movements accurately </w:t>
      </w:r>
    </w:p>
    <w:p w14:paraId="6E5B1DE7" w14:textId="218FB333" w:rsidR="00F834EA" w:rsidRDefault="00F834EA" w:rsidP="00F834EA">
      <w:pPr>
        <w:pStyle w:val="ListParagraph"/>
        <w:numPr>
          <w:ilvl w:val="2"/>
          <w:numId w:val="1"/>
        </w:numPr>
      </w:pPr>
      <w:r>
        <w:t xml:space="preserve">Develop and optimise algorithms to analyse motion data, enabling the assessment of movement accuracy and precision </w:t>
      </w:r>
    </w:p>
    <w:p w14:paraId="7F07CF76" w14:textId="423B3576" w:rsidR="004A6DB8" w:rsidRDefault="004A6DB8" w:rsidP="004A6DB8">
      <w:pPr>
        <w:pStyle w:val="ListParagraph"/>
        <w:numPr>
          <w:ilvl w:val="1"/>
          <w:numId w:val="1"/>
        </w:numPr>
      </w:pPr>
      <w:r>
        <w:t>Contribution:</w:t>
      </w:r>
    </w:p>
    <w:p w14:paraId="41181EE4" w14:textId="17FA7582" w:rsidR="004A6DB8" w:rsidRDefault="00E13D3A" w:rsidP="004A6DB8">
      <w:pPr>
        <w:pStyle w:val="ListParagraph"/>
        <w:numPr>
          <w:ilvl w:val="2"/>
          <w:numId w:val="1"/>
        </w:numPr>
      </w:pPr>
      <w:r>
        <w:t>This contributes to assessing users motor control and coordination by analysing their movements with the VR environment</w:t>
      </w:r>
      <w:r w:rsidR="005D058C">
        <w:t xml:space="preserve">. It provides measurements of movement accuracy, aiding in evaluating the effectiveness of the rehabilitation exercises and tracking </w:t>
      </w:r>
      <w:proofErr w:type="gramStart"/>
      <w:r w:rsidR="005D058C">
        <w:t>users</w:t>
      </w:r>
      <w:proofErr w:type="gramEnd"/>
      <w:r w:rsidR="005D058C">
        <w:t xml:space="preserve"> progress </w:t>
      </w:r>
    </w:p>
    <w:p w14:paraId="6FCC8B86" w14:textId="56B76BF5" w:rsidR="00CF7B36" w:rsidRDefault="00CF7B36" w:rsidP="00CF7B36">
      <w:pPr>
        <w:pStyle w:val="ListParagraph"/>
        <w:numPr>
          <w:ilvl w:val="1"/>
          <w:numId w:val="1"/>
        </w:numPr>
      </w:pPr>
      <w:r>
        <w:t>Feeds into:</w:t>
      </w:r>
    </w:p>
    <w:p w14:paraId="2E7EECE6" w14:textId="5B3681C2" w:rsidR="00CF7B36" w:rsidRDefault="00CF7B36" w:rsidP="00CF7B36">
      <w:pPr>
        <w:pStyle w:val="ListParagraph"/>
        <w:numPr>
          <w:ilvl w:val="2"/>
          <w:numId w:val="1"/>
        </w:numPr>
      </w:pPr>
      <w:r>
        <w:t xml:space="preserve">This allows for continuous improvement and optimisation of the systems accuracy and effectiveness. </w:t>
      </w:r>
    </w:p>
    <w:p w14:paraId="3DF29D8B" w14:textId="1924ABEF" w:rsidR="000E736E" w:rsidRDefault="000E736E" w:rsidP="00E8157D">
      <w:r>
        <w:t>Project plan:</w:t>
      </w:r>
    </w:p>
    <w:p w14:paraId="316A1783" w14:textId="7C6E38F1" w:rsidR="007A7618" w:rsidRDefault="007A7618" w:rsidP="007A7618">
      <w:pPr>
        <w:pStyle w:val="ListParagraph"/>
        <w:numPr>
          <w:ilvl w:val="0"/>
          <w:numId w:val="1"/>
        </w:numPr>
      </w:pPr>
      <w:r>
        <w:t>Feasibility:</w:t>
      </w:r>
    </w:p>
    <w:p w14:paraId="0061911D" w14:textId="1C3A10D7" w:rsidR="00D46824" w:rsidRDefault="003E09C0" w:rsidP="00D46824">
      <w:pPr>
        <w:pStyle w:val="ListParagraph"/>
        <w:numPr>
          <w:ilvl w:val="1"/>
          <w:numId w:val="1"/>
        </w:numPr>
      </w:pPr>
      <w:r w:rsidRPr="003E09C0">
        <w:t xml:space="preserve">With 10 months of computer science experience, including programming in Java and C++, and a background in biology with a BSc degree, I possess a strong foundation in both technical skills and understanding of human physiology. This interdisciplinary </w:t>
      </w:r>
      <w:r w:rsidRPr="003E09C0">
        <w:lastRenderedPageBreak/>
        <w:t>knowledge equips me with the ability to comprehend the complexities of the project at the intersection of computer science and rehabilitation. Additionally, having access to a lab equipped with haptic devices and virtual reality technology provides the necessary resources for developing and testing the VR rehabilitation system. Attending a VR workshop will further enhance my understanding of the fundamentals of VR, enabling me to leverage Unity and the Force Dimension SDK effectively. With these skills, expertise, and available resources, I am confident in my ability to complete the project within the designated time frame and deliver a comprehensive and functional VR rehabilitation solution.</w:t>
      </w:r>
    </w:p>
    <w:p w14:paraId="1F8D664F" w14:textId="773A52FE" w:rsidR="007A7618" w:rsidRDefault="007A7618" w:rsidP="007A7618">
      <w:pPr>
        <w:pStyle w:val="ListParagraph"/>
        <w:numPr>
          <w:ilvl w:val="0"/>
          <w:numId w:val="1"/>
        </w:numPr>
      </w:pPr>
      <w:r>
        <w:t xml:space="preserve">Resources: </w:t>
      </w:r>
    </w:p>
    <w:p w14:paraId="51288207" w14:textId="0D1175B9" w:rsidR="00A263EA" w:rsidRDefault="00A263EA" w:rsidP="00A263EA">
      <w:pPr>
        <w:pStyle w:val="ListParagraph"/>
        <w:numPr>
          <w:ilvl w:val="0"/>
          <w:numId w:val="1"/>
        </w:numPr>
      </w:pPr>
      <w:r>
        <w:t xml:space="preserve">Gantt chart </w:t>
      </w:r>
      <w:r w:rsidR="007A7618">
        <w:t>+ explanation:</w:t>
      </w:r>
    </w:p>
    <w:p w14:paraId="5B7D5BE6" w14:textId="57CF4525" w:rsidR="00E64CCC" w:rsidRDefault="00E64CCC" w:rsidP="00E64CCC">
      <w:pPr>
        <w:pStyle w:val="ListParagraph"/>
        <w:numPr>
          <w:ilvl w:val="1"/>
          <w:numId w:val="1"/>
        </w:numPr>
      </w:pPr>
      <w:r>
        <w:t xml:space="preserve">I am unsure as to how long is realistic for each task will take so I am unable to develop a </w:t>
      </w:r>
      <w:proofErr w:type="spellStart"/>
      <w:r>
        <w:t>gantt</w:t>
      </w:r>
      <w:proofErr w:type="spellEnd"/>
      <w:r>
        <w:t xml:space="preserve"> chart </w:t>
      </w:r>
    </w:p>
    <w:p w14:paraId="6C38789B" w14:textId="5FFD1A1E" w:rsidR="00A263EA" w:rsidRDefault="00A263EA" w:rsidP="00A263EA">
      <w:r>
        <w:t>Risks and contingency plan:</w:t>
      </w:r>
    </w:p>
    <w:p w14:paraId="23EBD666" w14:textId="52B61667" w:rsidR="00C11F74" w:rsidRDefault="00C11F74" w:rsidP="00C11F74">
      <w:pPr>
        <w:pStyle w:val="ListParagraph"/>
        <w:numPr>
          <w:ilvl w:val="0"/>
          <w:numId w:val="1"/>
        </w:numPr>
      </w:pPr>
      <w:r>
        <w:t xml:space="preserve">The integration of haptic devices, motion tracking systems, </w:t>
      </w:r>
      <w:r w:rsidR="00E72152">
        <w:t>can present technical complexities</w:t>
      </w:r>
      <w:r w:rsidR="00CD32B3">
        <w:t>.</w:t>
      </w:r>
      <w:r w:rsidR="002B5E04">
        <w:t xml:space="preserve"> Ensuring these components are synchronised may require thorough testing and troubleshooting </w:t>
      </w:r>
    </w:p>
    <w:p w14:paraId="25A83470" w14:textId="174C9EC8" w:rsidR="00AD4C78" w:rsidRDefault="00AD4C78" w:rsidP="00AD4C78">
      <w:pPr>
        <w:pStyle w:val="ListParagraph"/>
        <w:numPr>
          <w:ilvl w:val="1"/>
          <w:numId w:val="1"/>
        </w:numPr>
      </w:pPr>
      <w:r>
        <w:t xml:space="preserve">Allocate sufficient time for testing components </w:t>
      </w:r>
      <w:r w:rsidR="00064E26">
        <w:t>individually before integration. Seek support if technical challenges that arise</w:t>
      </w:r>
      <w:r w:rsidR="001165F6">
        <w:t xml:space="preserve"> are a struggle to solve </w:t>
      </w:r>
    </w:p>
    <w:p w14:paraId="1018CF4C" w14:textId="735CECF7" w:rsidR="001165F6" w:rsidRDefault="001165F6" w:rsidP="001165F6">
      <w:pPr>
        <w:pStyle w:val="ListParagraph"/>
        <w:numPr>
          <w:ilvl w:val="0"/>
          <w:numId w:val="1"/>
        </w:numPr>
      </w:pPr>
      <w:r>
        <w:t xml:space="preserve">Time constraints: with only 2-3 months, I am unsure on what is realistic to achieve </w:t>
      </w:r>
      <w:r w:rsidR="00654E2D">
        <w:t xml:space="preserve">with little knowledge of how long tasks will take to complete </w:t>
      </w:r>
    </w:p>
    <w:p w14:paraId="28A640AD" w14:textId="497B8524" w:rsidR="00654E2D" w:rsidRDefault="00654E2D" w:rsidP="00654E2D">
      <w:pPr>
        <w:pStyle w:val="ListParagraph"/>
        <w:numPr>
          <w:ilvl w:val="1"/>
          <w:numId w:val="1"/>
        </w:numPr>
      </w:pPr>
      <w:r>
        <w:t>Break down the project into smaller milestones</w:t>
      </w:r>
      <w:r w:rsidR="007F1A78">
        <w:t xml:space="preserve">, and make sure the design of the project is realistic for the dedicated time frame </w:t>
      </w:r>
    </w:p>
    <w:p w14:paraId="27C154AC" w14:textId="26FBEC63" w:rsidR="00A263EA" w:rsidRDefault="00A263EA" w:rsidP="00A263EA">
      <w:r>
        <w:t>Hardware/software resources:</w:t>
      </w:r>
    </w:p>
    <w:p w14:paraId="12707A10" w14:textId="62BD0AAA" w:rsidR="001B083B" w:rsidRDefault="001B083B" w:rsidP="001B083B">
      <w:pPr>
        <w:pStyle w:val="ListParagraph"/>
        <w:numPr>
          <w:ilvl w:val="0"/>
          <w:numId w:val="1"/>
        </w:numPr>
      </w:pPr>
      <w:r>
        <w:t xml:space="preserve">Software such as unity and force feedback </w:t>
      </w:r>
      <w:proofErr w:type="spellStart"/>
      <w:r>
        <w:t>sdk</w:t>
      </w:r>
      <w:proofErr w:type="spellEnd"/>
      <w:r>
        <w:t xml:space="preserve"> are required and I have access to these </w:t>
      </w:r>
    </w:p>
    <w:p w14:paraId="360E164C" w14:textId="21D5D25F" w:rsidR="001B083B" w:rsidRDefault="001B083B" w:rsidP="001B083B">
      <w:pPr>
        <w:pStyle w:val="ListParagraph"/>
        <w:numPr>
          <w:ilvl w:val="0"/>
          <w:numId w:val="1"/>
        </w:numPr>
      </w:pPr>
      <w:r>
        <w:t xml:space="preserve">Haptic devices are </w:t>
      </w:r>
      <w:proofErr w:type="gramStart"/>
      <w:r>
        <w:t>required</w:t>
      </w:r>
      <w:proofErr w:type="gramEnd"/>
      <w:r>
        <w:t xml:space="preserve"> and I have access to these </w:t>
      </w:r>
    </w:p>
    <w:p w14:paraId="38E4218F" w14:textId="2E847397" w:rsidR="00A263EA" w:rsidRDefault="00A263EA" w:rsidP="00A263EA">
      <w:r>
        <w:t>Data:</w:t>
      </w:r>
    </w:p>
    <w:p w14:paraId="1676D3AE" w14:textId="00914303" w:rsidR="001B083B" w:rsidRDefault="001B083B" w:rsidP="001B083B">
      <w:pPr>
        <w:pStyle w:val="ListParagraph"/>
        <w:numPr>
          <w:ilvl w:val="0"/>
          <w:numId w:val="1"/>
        </w:numPr>
      </w:pPr>
      <w:r>
        <w:t xml:space="preserve">No data sets are required </w:t>
      </w:r>
    </w:p>
    <w:p w14:paraId="541AFD38" w14:textId="42D0B8CF" w:rsidR="00A263EA" w:rsidRDefault="00A263EA" w:rsidP="00A263EA">
      <w:r>
        <w:t>References:</w:t>
      </w:r>
    </w:p>
    <w:p w14:paraId="79AC58EB" w14:textId="77777777" w:rsidR="00517939" w:rsidRPr="00517939" w:rsidRDefault="007C63FD" w:rsidP="00517939">
      <w:pPr>
        <w:pStyle w:val="Bibliography"/>
        <w:rPr>
          <w:rFonts w:ascii="Calibri" w:hAnsi="Calibri" w:cs="Calibri"/>
        </w:rPr>
      </w:pPr>
      <w:r>
        <w:fldChar w:fldCharType="begin"/>
      </w:r>
      <w:r w:rsidR="00517939">
        <w:instrText xml:space="preserve"> ADDIN ZOTERO_BIBL {"uncited":[],"omitted":[],"custom":[]} CSL_BIBLIOGRAPHY </w:instrText>
      </w:r>
      <w:r>
        <w:fldChar w:fldCharType="separate"/>
      </w:r>
      <w:proofErr w:type="spellStart"/>
      <w:r w:rsidR="00517939" w:rsidRPr="00517939">
        <w:rPr>
          <w:rFonts w:ascii="Calibri" w:hAnsi="Calibri" w:cs="Calibri"/>
        </w:rPr>
        <w:t>Adamovich</w:t>
      </w:r>
      <w:proofErr w:type="spellEnd"/>
      <w:r w:rsidR="00517939" w:rsidRPr="00517939">
        <w:rPr>
          <w:rFonts w:ascii="Calibri" w:hAnsi="Calibri" w:cs="Calibri"/>
        </w:rPr>
        <w:t xml:space="preserve">, S.V. </w:t>
      </w:r>
      <w:r w:rsidR="00517939" w:rsidRPr="00517939">
        <w:rPr>
          <w:rFonts w:ascii="Calibri" w:hAnsi="Calibri" w:cs="Calibri"/>
          <w:i/>
          <w:iCs/>
        </w:rPr>
        <w:t>et al.</w:t>
      </w:r>
      <w:r w:rsidR="00517939" w:rsidRPr="00517939">
        <w:rPr>
          <w:rFonts w:ascii="Calibri" w:hAnsi="Calibri" w:cs="Calibri"/>
        </w:rPr>
        <w:t xml:space="preserve"> (2009) ‘Sensorimotor Training in Virtual Reality: A Review’, </w:t>
      </w:r>
      <w:proofErr w:type="spellStart"/>
      <w:r w:rsidR="00517939" w:rsidRPr="00517939">
        <w:rPr>
          <w:rFonts w:ascii="Calibri" w:hAnsi="Calibri" w:cs="Calibri"/>
          <w:i/>
          <w:iCs/>
        </w:rPr>
        <w:t>NeuroRehabilitation</w:t>
      </w:r>
      <w:proofErr w:type="spellEnd"/>
      <w:r w:rsidR="00517939" w:rsidRPr="00517939">
        <w:rPr>
          <w:rFonts w:ascii="Calibri" w:hAnsi="Calibri" w:cs="Calibri"/>
        </w:rPr>
        <w:t>, 25(1), p. 29. Available at: https://doi.org/10.3233/NRE-2009-0497.</w:t>
      </w:r>
    </w:p>
    <w:p w14:paraId="63DC2109" w14:textId="77777777" w:rsidR="00517939" w:rsidRPr="00517939" w:rsidRDefault="00517939" w:rsidP="00517939">
      <w:pPr>
        <w:pStyle w:val="Bibliography"/>
        <w:rPr>
          <w:rFonts w:ascii="Calibri" w:hAnsi="Calibri" w:cs="Calibri"/>
        </w:rPr>
      </w:pPr>
      <w:r w:rsidRPr="00517939">
        <w:rPr>
          <w:rFonts w:ascii="Calibri" w:hAnsi="Calibri" w:cs="Calibri"/>
        </w:rPr>
        <w:t xml:space="preserve">Di Luca, M. </w:t>
      </w:r>
      <w:r w:rsidRPr="00517939">
        <w:rPr>
          <w:rFonts w:ascii="Calibri" w:hAnsi="Calibri" w:cs="Calibri"/>
          <w:i/>
          <w:iCs/>
        </w:rPr>
        <w:t>et al.</w:t>
      </w:r>
      <w:r w:rsidRPr="00517939">
        <w:rPr>
          <w:rFonts w:ascii="Calibri" w:hAnsi="Calibri" w:cs="Calibri"/>
        </w:rPr>
        <w:t xml:space="preserve"> (2011) ‘Effects of visual–haptic asynchronies and loading–unloading movements on compliance perception’, </w:t>
      </w:r>
      <w:r w:rsidRPr="00517939">
        <w:rPr>
          <w:rFonts w:ascii="Calibri" w:hAnsi="Calibri" w:cs="Calibri"/>
          <w:i/>
          <w:iCs/>
        </w:rPr>
        <w:t>Brain Research Bulletin</w:t>
      </w:r>
      <w:r w:rsidRPr="00517939">
        <w:rPr>
          <w:rFonts w:ascii="Calibri" w:hAnsi="Calibri" w:cs="Calibri"/>
        </w:rPr>
        <w:t>, 85(5), pp. 245–259. Available at: https://doi.org/10.1016/j.brainresbull.2010.02.009.</w:t>
      </w:r>
    </w:p>
    <w:p w14:paraId="0EEC453E" w14:textId="77777777" w:rsidR="00517939" w:rsidRPr="00517939" w:rsidRDefault="00517939" w:rsidP="00517939">
      <w:pPr>
        <w:pStyle w:val="Bibliography"/>
        <w:rPr>
          <w:rFonts w:ascii="Calibri" w:hAnsi="Calibri" w:cs="Calibri"/>
        </w:rPr>
      </w:pPr>
      <w:r w:rsidRPr="00517939">
        <w:rPr>
          <w:rFonts w:ascii="Calibri" w:hAnsi="Calibri" w:cs="Calibri"/>
        </w:rPr>
        <w:t xml:space="preserve">Jafari, N., Adams, K.D. and </w:t>
      </w:r>
      <w:proofErr w:type="spellStart"/>
      <w:r w:rsidRPr="00517939">
        <w:rPr>
          <w:rFonts w:ascii="Calibri" w:hAnsi="Calibri" w:cs="Calibri"/>
        </w:rPr>
        <w:t>Tavakoli</w:t>
      </w:r>
      <w:proofErr w:type="spellEnd"/>
      <w:r w:rsidRPr="00517939">
        <w:rPr>
          <w:rFonts w:ascii="Calibri" w:hAnsi="Calibri" w:cs="Calibri"/>
        </w:rPr>
        <w:t xml:space="preserve">, M. (2016) ‘Haptics to improve task performance in people with disabilities: A review of previous studies and a guide to future research with children with disabilities’, </w:t>
      </w:r>
      <w:r w:rsidRPr="00517939">
        <w:rPr>
          <w:rFonts w:ascii="Calibri" w:hAnsi="Calibri" w:cs="Calibri"/>
          <w:i/>
          <w:iCs/>
        </w:rPr>
        <w:t>Journal of Rehabilitation and Assistive Technologies Engineering</w:t>
      </w:r>
      <w:r w:rsidRPr="00517939">
        <w:rPr>
          <w:rFonts w:ascii="Calibri" w:hAnsi="Calibri" w:cs="Calibri"/>
        </w:rPr>
        <w:t>, 3, p. 2055668316668147. Available at: https://doi.org/10.1177/2055668316668147.</w:t>
      </w:r>
    </w:p>
    <w:p w14:paraId="19290F60" w14:textId="77777777" w:rsidR="00517939" w:rsidRPr="00517939" w:rsidRDefault="00517939" w:rsidP="00517939">
      <w:pPr>
        <w:pStyle w:val="Bibliography"/>
        <w:rPr>
          <w:rFonts w:ascii="Calibri" w:hAnsi="Calibri" w:cs="Calibri"/>
        </w:rPr>
      </w:pPr>
      <w:r w:rsidRPr="00517939">
        <w:rPr>
          <w:rFonts w:ascii="Calibri" w:hAnsi="Calibri" w:cs="Calibri"/>
        </w:rPr>
        <w:t xml:space="preserve">Piggott, L., Wagner, S. and </w:t>
      </w:r>
      <w:proofErr w:type="spellStart"/>
      <w:r w:rsidRPr="00517939">
        <w:rPr>
          <w:rFonts w:ascii="Calibri" w:hAnsi="Calibri" w:cs="Calibri"/>
        </w:rPr>
        <w:t>Ziat</w:t>
      </w:r>
      <w:proofErr w:type="spellEnd"/>
      <w:r w:rsidRPr="00517939">
        <w:rPr>
          <w:rFonts w:ascii="Calibri" w:hAnsi="Calibri" w:cs="Calibri"/>
        </w:rPr>
        <w:t xml:space="preserve">, M. (2016) ‘Haptic Neurorehabilitation and Virtual Reality for Upper Limb Paralysis: A Review’, </w:t>
      </w:r>
      <w:r w:rsidRPr="00517939">
        <w:rPr>
          <w:rFonts w:ascii="Calibri" w:hAnsi="Calibri" w:cs="Calibri"/>
          <w:i/>
          <w:iCs/>
        </w:rPr>
        <w:t>Critical Reviews in Biomedical Engineering</w:t>
      </w:r>
      <w:r w:rsidRPr="00517939">
        <w:rPr>
          <w:rFonts w:ascii="Calibri" w:hAnsi="Calibri" w:cs="Calibri"/>
        </w:rPr>
        <w:t>, 44(1–2), pp. 1–32. Available at: https://doi.org/10.1615/CritRevBiomedEng.2016016046.</w:t>
      </w:r>
    </w:p>
    <w:p w14:paraId="573FA406" w14:textId="77777777" w:rsidR="00517939" w:rsidRPr="00517939" w:rsidRDefault="00517939" w:rsidP="00517939">
      <w:pPr>
        <w:pStyle w:val="Bibliography"/>
        <w:rPr>
          <w:rFonts w:ascii="Calibri" w:hAnsi="Calibri" w:cs="Calibri"/>
        </w:rPr>
      </w:pPr>
      <w:proofErr w:type="spellStart"/>
      <w:r w:rsidRPr="00517939">
        <w:rPr>
          <w:rFonts w:ascii="Calibri" w:hAnsi="Calibri" w:cs="Calibri"/>
        </w:rPr>
        <w:lastRenderedPageBreak/>
        <w:t>Ranzani</w:t>
      </w:r>
      <w:proofErr w:type="spellEnd"/>
      <w:r w:rsidRPr="00517939">
        <w:rPr>
          <w:rFonts w:ascii="Calibri" w:hAnsi="Calibri" w:cs="Calibri"/>
        </w:rPr>
        <w:t xml:space="preserve">, R. </w:t>
      </w:r>
      <w:r w:rsidRPr="00517939">
        <w:rPr>
          <w:rFonts w:ascii="Calibri" w:hAnsi="Calibri" w:cs="Calibri"/>
          <w:i/>
          <w:iCs/>
        </w:rPr>
        <w:t>et al.</w:t>
      </w:r>
      <w:r w:rsidRPr="00517939">
        <w:rPr>
          <w:rFonts w:ascii="Calibri" w:hAnsi="Calibri" w:cs="Calibri"/>
        </w:rPr>
        <w:t xml:space="preserve"> (2020) ‘Neurocognitive robot-assisted rehabilitation of hand function: a randomized control trial on motor recovery in subacute stroke’, </w:t>
      </w:r>
      <w:r w:rsidRPr="00517939">
        <w:rPr>
          <w:rFonts w:ascii="Calibri" w:hAnsi="Calibri" w:cs="Calibri"/>
          <w:i/>
          <w:iCs/>
        </w:rPr>
        <w:t xml:space="preserve">Journal of </w:t>
      </w:r>
      <w:proofErr w:type="spellStart"/>
      <w:r w:rsidRPr="00517939">
        <w:rPr>
          <w:rFonts w:ascii="Calibri" w:hAnsi="Calibri" w:cs="Calibri"/>
          <w:i/>
          <w:iCs/>
        </w:rPr>
        <w:t>Neuroengineering</w:t>
      </w:r>
      <w:proofErr w:type="spellEnd"/>
      <w:r w:rsidRPr="00517939">
        <w:rPr>
          <w:rFonts w:ascii="Calibri" w:hAnsi="Calibri" w:cs="Calibri"/>
          <w:i/>
          <w:iCs/>
        </w:rPr>
        <w:t xml:space="preserve"> and Rehabilitation</w:t>
      </w:r>
      <w:r w:rsidRPr="00517939">
        <w:rPr>
          <w:rFonts w:ascii="Calibri" w:hAnsi="Calibri" w:cs="Calibri"/>
        </w:rPr>
        <w:t>, 17(1), p. 115. Available at: https://doi.org/10.1186/s12984-020-00746-7.</w:t>
      </w:r>
    </w:p>
    <w:p w14:paraId="3F846554" w14:textId="77777777" w:rsidR="00517939" w:rsidRPr="00517939" w:rsidRDefault="00517939" w:rsidP="00517939">
      <w:pPr>
        <w:pStyle w:val="Bibliography"/>
        <w:rPr>
          <w:rFonts w:ascii="Calibri" w:hAnsi="Calibri" w:cs="Calibri"/>
        </w:rPr>
      </w:pPr>
      <w:r w:rsidRPr="00517939">
        <w:rPr>
          <w:rFonts w:ascii="Calibri" w:hAnsi="Calibri" w:cs="Calibri"/>
        </w:rPr>
        <w:t xml:space="preserve">Shull, P.B. and Damian, D.D. (2015) ‘Haptic wearables as sensory replacement, sensory augmentation and trainer – a review’, </w:t>
      </w:r>
      <w:r w:rsidRPr="00517939">
        <w:rPr>
          <w:rFonts w:ascii="Calibri" w:hAnsi="Calibri" w:cs="Calibri"/>
          <w:i/>
          <w:iCs/>
        </w:rPr>
        <w:t xml:space="preserve">Journal of </w:t>
      </w:r>
      <w:proofErr w:type="spellStart"/>
      <w:r w:rsidRPr="00517939">
        <w:rPr>
          <w:rFonts w:ascii="Calibri" w:hAnsi="Calibri" w:cs="Calibri"/>
          <w:i/>
          <w:iCs/>
        </w:rPr>
        <w:t>NeuroEngineering</w:t>
      </w:r>
      <w:proofErr w:type="spellEnd"/>
      <w:r w:rsidRPr="00517939">
        <w:rPr>
          <w:rFonts w:ascii="Calibri" w:hAnsi="Calibri" w:cs="Calibri"/>
          <w:i/>
          <w:iCs/>
        </w:rPr>
        <w:t xml:space="preserve"> and Rehabilitation</w:t>
      </w:r>
      <w:r w:rsidRPr="00517939">
        <w:rPr>
          <w:rFonts w:ascii="Calibri" w:hAnsi="Calibri" w:cs="Calibri"/>
        </w:rPr>
        <w:t>, 12, p. 59. Available at: https://doi.org/10.1186/s12984-015-0055-z.</w:t>
      </w:r>
    </w:p>
    <w:p w14:paraId="1F69201F" w14:textId="3106C28B" w:rsidR="007C63FD" w:rsidRDefault="007C63FD" w:rsidP="00A263EA">
      <w:r>
        <w:fldChar w:fldCharType="end"/>
      </w:r>
    </w:p>
    <w:p w14:paraId="41C9D7B8" w14:textId="201698B3" w:rsidR="007F1A78" w:rsidRDefault="007F1A78" w:rsidP="00A263EA"/>
    <w:p w14:paraId="5061085E" w14:textId="77777777" w:rsidR="00A263EA" w:rsidRDefault="00A263EA" w:rsidP="00A263EA"/>
    <w:sectPr w:rsidR="00A263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0352C4"/>
    <w:multiLevelType w:val="hybridMultilevel"/>
    <w:tmpl w:val="D5F6EB26"/>
    <w:lvl w:ilvl="0" w:tplc="74F8CD6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881618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7C4"/>
    <w:rsid w:val="0002179E"/>
    <w:rsid w:val="0005390D"/>
    <w:rsid w:val="00064E26"/>
    <w:rsid w:val="00081EEC"/>
    <w:rsid w:val="00084310"/>
    <w:rsid w:val="000D59EE"/>
    <w:rsid w:val="000E736E"/>
    <w:rsid w:val="000F500E"/>
    <w:rsid w:val="001165F6"/>
    <w:rsid w:val="00127471"/>
    <w:rsid w:val="00143331"/>
    <w:rsid w:val="00173C38"/>
    <w:rsid w:val="00183A60"/>
    <w:rsid w:val="001A20EB"/>
    <w:rsid w:val="001B083B"/>
    <w:rsid w:val="001C1009"/>
    <w:rsid w:val="001D332C"/>
    <w:rsid w:val="001E5377"/>
    <w:rsid w:val="001F0109"/>
    <w:rsid w:val="00214123"/>
    <w:rsid w:val="0023171A"/>
    <w:rsid w:val="00286C21"/>
    <w:rsid w:val="002B5E04"/>
    <w:rsid w:val="002C1EB5"/>
    <w:rsid w:val="00324BCB"/>
    <w:rsid w:val="003325DF"/>
    <w:rsid w:val="00356850"/>
    <w:rsid w:val="00361EDE"/>
    <w:rsid w:val="00387EF5"/>
    <w:rsid w:val="00393F22"/>
    <w:rsid w:val="00394633"/>
    <w:rsid w:val="0039678A"/>
    <w:rsid w:val="003B47C4"/>
    <w:rsid w:val="003E09C0"/>
    <w:rsid w:val="00400A16"/>
    <w:rsid w:val="0042418F"/>
    <w:rsid w:val="00481700"/>
    <w:rsid w:val="00482B84"/>
    <w:rsid w:val="004A55AA"/>
    <w:rsid w:val="004A6DB8"/>
    <w:rsid w:val="004A75D8"/>
    <w:rsid w:val="00517939"/>
    <w:rsid w:val="00566488"/>
    <w:rsid w:val="005C004C"/>
    <w:rsid w:val="005D058C"/>
    <w:rsid w:val="005D0F13"/>
    <w:rsid w:val="005D6985"/>
    <w:rsid w:val="005E19D2"/>
    <w:rsid w:val="0064063B"/>
    <w:rsid w:val="00654E2D"/>
    <w:rsid w:val="00666F7A"/>
    <w:rsid w:val="006813C5"/>
    <w:rsid w:val="006832CF"/>
    <w:rsid w:val="00694D14"/>
    <w:rsid w:val="006C366D"/>
    <w:rsid w:val="006D65A1"/>
    <w:rsid w:val="006F306B"/>
    <w:rsid w:val="00760BFE"/>
    <w:rsid w:val="00761E91"/>
    <w:rsid w:val="00793B65"/>
    <w:rsid w:val="00794F27"/>
    <w:rsid w:val="007A5231"/>
    <w:rsid w:val="007A7618"/>
    <w:rsid w:val="007B5CAC"/>
    <w:rsid w:val="007C63FD"/>
    <w:rsid w:val="007E2D53"/>
    <w:rsid w:val="007E7139"/>
    <w:rsid w:val="007F146A"/>
    <w:rsid w:val="007F1A78"/>
    <w:rsid w:val="0082481F"/>
    <w:rsid w:val="00861265"/>
    <w:rsid w:val="00861CF2"/>
    <w:rsid w:val="00876A66"/>
    <w:rsid w:val="008D3E15"/>
    <w:rsid w:val="00926E30"/>
    <w:rsid w:val="009463E1"/>
    <w:rsid w:val="0095115A"/>
    <w:rsid w:val="00962B0F"/>
    <w:rsid w:val="00980D75"/>
    <w:rsid w:val="009A1718"/>
    <w:rsid w:val="009E3E69"/>
    <w:rsid w:val="00A10F2A"/>
    <w:rsid w:val="00A2193C"/>
    <w:rsid w:val="00A263EA"/>
    <w:rsid w:val="00A712DD"/>
    <w:rsid w:val="00A731CE"/>
    <w:rsid w:val="00AC78A9"/>
    <w:rsid w:val="00AD4C78"/>
    <w:rsid w:val="00AF41AB"/>
    <w:rsid w:val="00AF5408"/>
    <w:rsid w:val="00B10373"/>
    <w:rsid w:val="00B278B6"/>
    <w:rsid w:val="00B46C2C"/>
    <w:rsid w:val="00B82E0B"/>
    <w:rsid w:val="00BA5807"/>
    <w:rsid w:val="00BB38D2"/>
    <w:rsid w:val="00BF75B7"/>
    <w:rsid w:val="00C11F74"/>
    <w:rsid w:val="00C178A3"/>
    <w:rsid w:val="00C24B82"/>
    <w:rsid w:val="00C57029"/>
    <w:rsid w:val="00C65FA7"/>
    <w:rsid w:val="00CA1C62"/>
    <w:rsid w:val="00CD32B3"/>
    <w:rsid w:val="00CE56DF"/>
    <w:rsid w:val="00CF7B36"/>
    <w:rsid w:val="00D32250"/>
    <w:rsid w:val="00D34279"/>
    <w:rsid w:val="00D44F62"/>
    <w:rsid w:val="00D46824"/>
    <w:rsid w:val="00D53597"/>
    <w:rsid w:val="00D64EFC"/>
    <w:rsid w:val="00D81938"/>
    <w:rsid w:val="00D960C6"/>
    <w:rsid w:val="00DA2D1F"/>
    <w:rsid w:val="00DA7EF9"/>
    <w:rsid w:val="00DB1DC9"/>
    <w:rsid w:val="00DB4B1F"/>
    <w:rsid w:val="00DC0FE8"/>
    <w:rsid w:val="00DD3A5C"/>
    <w:rsid w:val="00DE1217"/>
    <w:rsid w:val="00DF1E2F"/>
    <w:rsid w:val="00E01115"/>
    <w:rsid w:val="00E13D3A"/>
    <w:rsid w:val="00E4688C"/>
    <w:rsid w:val="00E64CCC"/>
    <w:rsid w:val="00E65020"/>
    <w:rsid w:val="00E72152"/>
    <w:rsid w:val="00E8157D"/>
    <w:rsid w:val="00E947ED"/>
    <w:rsid w:val="00EA3761"/>
    <w:rsid w:val="00F25A5E"/>
    <w:rsid w:val="00F758EA"/>
    <w:rsid w:val="00F834EA"/>
    <w:rsid w:val="00FB0951"/>
    <w:rsid w:val="00FB597B"/>
    <w:rsid w:val="00FF71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0A6C0"/>
  <w15:chartTrackingRefBased/>
  <w15:docId w15:val="{9DED1C63-7CDF-4B7A-A55D-4408EAEBB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157D"/>
    <w:pPr>
      <w:ind w:left="720"/>
      <w:contextualSpacing/>
    </w:pPr>
  </w:style>
  <w:style w:type="paragraph" w:styleId="Bibliography">
    <w:name w:val="Bibliography"/>
    <w:basedOn w:val="Normal"/>
    <w:next w:val="Normal"/>
    <w:uiPriority w:val="37"/>
    <w:unhideWhenUsed/>
    <w:rsid w:val="007F1A7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6</TotalTime>
  <Pages>5</Pages>
  <Words>3973</Words>
  <Characters>22649</Characters>
  <Application>Microsoft Office Word</Application>
  <DocSecurity>0</DocSecurity>
  <Lines>188</Lines>
  <Paragraphs>53</Paragraphs>
  <ScaleCrop>false</ScaleCrop>
  <Company/>
  <LinksUpToDate>false</LinksUpToDate>
  <CharactersWithSpaces>2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137</cp:revision>
  <dcterms:created xsi:type="dcterms:W3CDTF">2023-06-22T07:34:00Z</dcterms:created>
  <dcterms:modified xsi:type="dcterms:W3CDTF">2023-07-1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12P1Xbs"/&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